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3BE44AA8" w:rsidR="00A62BED" w:rsidRPr="002B49EF" w:rsidRDefault="00D353D4" w:rsidP="005E0032">
      <w:pPr>
        <w:pStyle w:val="Title"/>
        <w:rPr>
          <w:rFonts w:ascii="Palatino Linotype" w:hAnsi="Palatino Linotype"/>
          <w:szCs w:val="30"/>
        </w:rPr>
      </w:pPr>
      <w:r w:rsidRPr="00D353D4">
        <w:rPr>
          <w:rFonts w:ascii="Palatino Linotype" w:hAnsi="Palatino Linotype"/>
          <w:szCs w:val="30"/>
        </w:rPr>
        <w:t>Leveraging Blockchain Technology for Secure Data Sharing in Distributed Information Systems (Center, Bold, 14 p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0FF5F634" w:rsidR="00A62BED" w:rsidRPr="002B49EF" w:rsidRDefault="008E5AC1">
            <w:pPr>
              <w:jc w:val="both"/>
              <w:rPr>
                <w:rFonts w:ascii="Palatino Linotype" w:hAnsi="Palatino Linotype"/>
                <w:sz w:val="18"/>
              </w:rPr>
            </w:pPr>
            <w:r w:rsidRPr="002B49EF">
              <w:rPr>
                <w:rFonts w:ascii="Palatino Linotype" w:hAnsi="Palatino Linotype"/>
                <w:sz w:val="18"/>
              </w:rPr>
              <w:t>Received Jun 9, 20</w:t>
            </w:r>
            <w:r w:rsidR="00AF08B2" w:rsidRPr="002B49EF">
              <w:rPr>
                <w:rFonts w:ascii="Palatino Linotype" w:hAnsi="Palatino Linotype"/>
                <w:sz w:val="18"/>
              </w:rPr>
              <w:t>xx</w:t>
            </w:r>
          </w:p>
          <w:p w14:paraId="56718C94" w14:textId="69F2F192" w:rsidR="00A62BED" w:rsidRPr="002B49EF" w:rsidRDefault="008E5AC1">
            <w:pPr>
              <w:jc w:val="both"/>
              <w:rPr>
                <w:rFonts w:ascii="Palatino Linotype" w:hAnsi="Palatino Linotype"/>
                <w:sz w:val="18"/>
              </w:rPr>
            </w:pPr>
            <w:r w:rsidRPr="002B49EF">
              <w:rPr>
                <w:rFonts w:ascii="Palatino Linotype" w:hAnsi="Palatino Linotype"/>
                <w:sz w:val="18"/>
              </w:rPr>
              <w:t>Revised Nov 20, 20</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S.Si.,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eastasouth </w:t>
            </w:r>
            <w:r w:rsidR="001C25CF">
              <w:rPr>
                <w:rFonts w:ascii="Palatino Linotype" w:hAnsi="Palatino Linotype"/>
                <w:sz w:val="18"/>
              </w:rPr>
              <w:t xml:space="preserve">institute </w:t>
            </w:r>
            <w:r w:rsidR="001C25CF" w:rsidRPr="001C25CF">
              <w:rPr>
                <w:rFonts w:ascii="Palatino Linotype" w:hAnsi="Palatino Linotype"/>
                <w:sz w:val="18"/>
              </w:rPr>
              <w:t>Grand Slipi Tower, level 42 Unit G-H Jl. S Parman Kav 22-24, RT. 01 RW. 04 Kel. Palmerah Kec. Palmerah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1E61539E" w14:textId="77777777" w:rsidR="009E48AE" w:rsidRDefault="009E48AE" w:rsidP="009E48AE">
      <w:pPr>
        <w:pStyle w:val="ListParagraph"/>
        <w:numPr>
          <w:ilvl w:val="0"/>
          <w:numId w:val="9"/>
        </w:numPr>
        <w:spacing w:after="60"/>
        <w:rPr>
          <w:rFonts w:ascii="Palatino Linotype" w:hAnsi="Palatino Linotype"/>
          <w:b/>
        </w:rPr>
        <w:sectPr w:rsidR="009E48AE" w:rsidSect="009E48AE">
          <w:footerReference w:type="even" r:id="rId11"/>
          <w:pgSz w:w="11907" w:h="16840"/>
          <w:pgMar w:top="1418" w:right="1418" w:bottom="1418" w:left="1701" w:header="812" w:footer="1134" w:gutter="0"/>
          <w:pgNumType w:start="101"/>
          <w:cols w:space="720"/>
          <w:titlePg/>
        </w:sectPr>
      </w:pPr>
    </w:p>
    <w:p w14:paraId="6E279053" w14:textId="120329A5" w:rsidR="009E48AE" w:rsidRPr="00684146" w:rsidRDefault="009E48AE" w:rsidP="009E48AE">
      <w:pPr>
        <w:pStyle w:val="ListParagraph"/>
        <w:numPr>
          <w:ilvl w:val="0"/>
          <w:numId w:val="9"/>
        </w:numPr>
        <w:spacing w:after="60"/>
        <w:rPr>
          <w:rFonts w:ascii="Palatino Linotype" w:hAnsi="Palatino Linotype"/>
          <w:b/>
        </w:rPr>
      </w:pPr>
      <w:r w:rsidRPr="00684146">
        <w:rPr>
          <w:rFonts w:ascii="Palatino Linotype" w:hAnsi="Palatino Linotype"/>
          <w:b/>
        </w:rPr>
        <w:t>INTRODUCTION (11 PT)</w:t>
      </w:r>
    </w:p>
    <w:p w14:paraId="7ED8A587" w14:textId="77777777" w:rsidR="009E48AE" w:rsidRDefault="009E48AE" w:rsidP="009E48AE">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5853231A" w14:textId="77777777" w:rsidR="009E48AE" w:rsidRPr="00AD02B2" w:rsidRDefault="009E48AE" w:rsidP="009E48AE">
      <w:pPr>
        <w:ind w:firstLine="720"/>
        <w:jc w:val="both"/>
        <w:rPr>
          <w:rFonts w:ascii="Palatino Linotype" w:hAnsi="Palatino Linotype"/>
        </w:rPr>
      </w:pPr>
      <w:r>
        <w:rPr>
          <w:rFonts w:ascii="Palatino Linotype" w:hAnsi="Palatino Linotype"/>
        </w:rPr>
        <w:t xml:space="preserve">The Example: </w:t>
      </w:r>
      <w:r w:rsidRPr="00AD02B2">
        <w:rPr>
          <w:rFonts w:ascii="Palatino Linotype" w:hAnsi="Palatino Linotype"/>
        </w:rPr>
        <w:t>In the introduction, state the background of your research, the purpose of your research, and/or anything else that you think is important to write as part of the introduction</w:t>
      </w:r>
      <w:r>
        <w:rPr>
          <w:rFonts w:ascii="Palatino Linotype" w:hAnsi="Palatino Linotype"/>
        </w:rPr>
        <w:t xml:space="preserve"> [2]</w:t>
      </w:r>
      <w:r w:rsidRPr="00AD02B2">
        <w:rPr>
          <w:rFonts w:ascii="Palatino Linotype" w:hAnsi="Palatino Linotype"/>
        </w:rPr>
        <w:t xml:space="preserve">. Follow the rules of </w:t>
      </w:r>
      <w:r w:rsidRPr="00AD02B2">
        <w:rPr>
          <w:rFonts w:ascii="Palatino Linotype" w:hAnsi="Palatino Linotype"/>
        </w:rPr>
        <w:t>writing good and correct Indonesian. Such as minimization of typos and the use of the number of sentences in the appropriate paragraph. (10 pt)</w:t>
      </w:r>
    </w:p>
    <w:p w14:paraId="08768E6A"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In the introduction, state the background of your research</w:t>
      </w:r>
      <w:r>
        <w:rPr>
          <w:rFonts w:ascii="Palatino Linotype" w:hAnsi="Palatino Linotype"/>
        </w:rPr>
        <w:t xml:space="preserve"> [3]</w:t>
      </w:r>
      <w:r w:rsidRPr="00AD02B2">
        <w:rPr>
          <w:rFonts w:ascii="Palatino Linotype" w:hAnsi="Palatino Linotype"/>
        </w:rPr>
        <w:t>, the purpose of your research</w:t>
      </w:r>
      <w:r>
        <w:rPr>
          <w:rFonts w:ascii="Palatino Linotype" w:hAnsi="Palatino Linotype"/>
        </w:rPr>
        <w:t xml:space="preserve"> [4]</w:t>
      </w:r>
      <w:r w:rsidRPr="00AD02B2">
        <w:rPr>
          <w:rFonts w:ascii="Palatino Linotype" w:hAnsi="Palatino Linotype"/>
        </w:rPr>
        <w:t>, and/or anything else that you</w:t>
      </w:r>
      <w:r>
        <w:rPr>
          <w:rFonts w:ascii="Palatino Linotype" w:hAnsi="Palatino Linotype"/>
        </w:rPr>
        <w:t xml:space="preserve"> </w:t>
      </w:r>
      <w:r w:rsidRPr="00AD02B2">
        <w:rPr>
          <w:rFonts w:ascii="Palatino Linotype" w:hAnsi="Palatino Linotype"/>
        </w:rPr>
        <w:t>thin</w:t>
      </w:r>
      <w:r>
        <w:rPr>
          <w:rFonts w:ascii="Palatino Linotype" w:hAnsi="Palatino Linotype"/>
        </w:rPr>
        <w:t>k is important to write as part.</w:t>
      </w:r>
      <w:r w:rsidRPr="00AD02B2">
        <w:rPr>
          <w:rFonts w:ascii="Palatino Linotype" w:hAnsi="Palatino Linotype"/>
        </w:rPr>
        <w:t>Such as minimization of typos and the use of the number of sentences in the appropriate paragraph</w:t>
      </w:r>
      <w:r>
        <w:rPr>
          <w:rFonts w:ascii="Palatino Linotype" w:hAnsi="Palatino Linotype"/>
        </w:rPr>
        <w:t xml:space="preserve"> [6]</w:t>
      </w:r>
      <w:r w:rsidRPr="00AD02B2">
        <w:rPr>
          <w:rFonts w:ascii="Palatino Linotype" w:hAnsi="Palatino Linotype"/>
        </w:rPr>
        <w:t>. (10 pt)</w:t>
      </w:r>
      <w:r>
        <w:rPr>
          <w:rFonts w:ascii="Palatino Linotype" w:hAnsi="Palatino Linotype"/>
        </w:rPr>
        <w:t xml:space="preserve">. </w:t>
      </w:r>
    </w:p>
    <w:p w14:paraId="4742368C" w14:textId="77777777" w:rsidR="009E48AE" w:rsidRPr="00AD02B2" w:rsidRDefault="009E48AE" w:rsidP="009E48AE">
      <w:pPr>
        <w:spacing w:after="120"/>
        <w:ind w:firstLine="720"/>
        <w:jc w:val="both"/>
        <w:rPr>
          <w:rFonts w:ascii="Palatino Linotype" w:hAnsi="Palatino Linotype"/>
        </w:rPr>
      </w:pPr>
      <w:r w:rsidRPr="003A4C30">
        <w:rPr>
          <w:rFonts w:ascii="Palatino Linotype" w:hAnsi="Palatino Linotype"/>
        </w:rPr>
        <w:t xml:space="preserve">The Introduction section should provide: i) a clear background, ii) a clear statement of the problem, iii) the relevant </w:t>
      </w:r>
      <w:r w:rsidRPr="003A4C30">
        <w:rPr>
          <w:rFonts w:ascii="Palatino Linotype" w:hAnsi="Palatino Linotype"/>
        </w:rPr>
        <w:lastRenderedPageBreak/>
        <w:t>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Pr>
          <w:rFonts w:ascii="Palatino Linotype" w:hAnsi="Palatino Linotype"/>
        </w:rPr>
        <w:t>7</w:t>
      </w:r>
      <w:r w:rsidRPr="003A4C30">
        <w:rPr>
          <w:rFonts w:ascii="Palatino Linotype" w:hAnsi="Palatino Linotype"/>
        </w:rPr>
        <w:t>], [</w:t>
      </w:r>
      <w:r>
        <w:rPr>
          <w:rFonts w:ascii="Palatino Linotype" w:hAnsi="Palatino Linotype"/>
        </w:rPr>
        <w:t>8</w:t>
      </w:r>
      <w:r w:rsidRPr="003A4C30">
        <w:rPr>
          <w:rFonts w:ascii="Palatino Linotype" w:hAnsi="Palatino Linotype"/>
        </w:rPr>
        <w:t>] and so on. The terms in foreign languages are written italic (italic). The text should be divided into sections, each with a separate heading and numbered consecutively [</w:t>
      </w:r>
      <w:r>
        <w:rPr>
          <w:rFonts w:ascii="Palatino Linotype" w:hAnsi="Palatino Linotype"/>
        </w:rPr>
        <w:t>9</w:t>
      </w:r>
      <w:r w:rsidRPr="003A4C30">
        <w:rPr>
          <w:rFonts w:ascii="Palatino Linotype" w:hAnsi="Palatino Linotype"/>
        </w:rPr>
        <w:t>].</w:t>
      </w:r>
    </w:p>
    <w:p w14:paraId="523381FC" w14:textId="77777777" w:rsidR="009E48AE" w:rsidRPr="00AD02B2" w:rsidRDefault="009E48AE" w:rsidP="009E48AE">
      <w:pPr>
        <w:pStyle w:val="ListParagraph"/>
        <w:numPr>
          <w:ilvl w:val="0"/>
          <w:numId w:val="9"/>
        </w:numPr>
        <w:spacing w:after="60"/>
        <w:jc w:val="both"/>
        <w:rPr>
          <w:rFonts w:ascii="Palatino Linotype" w:hAnsi="Palatino Linotype"/>
          <w:b/>
          <w:sz w:val="20"/>
          <w:szCs w:val="20"/>
        </w:rPr>
      </w:pPr>
      <w:r w:rsidRPr="00AD02B2">
        <w:rPr>
          <w:rFonts w:ascii="Palatino Linotype" w:hAnsi="Palatino Linotype"/>
          <w:b/>
          <w:szCs w:val="20"/>
        </w:rPr>
        <w:t xml:space="preserve">LITERATURE REVIEW </w:t>
      </w:r>
      <w:r w:rsidRPr="00AD02B2">
        <w:rPr>
          <w:rFonts w:ascii="Palatino Linotype" w:hAnsi="Palatino Linotype"/>
          <w:b/>
          <w:bCs/>
          <w:szCs w:val="20"/>
        </w:rPr>
        <w:t>(11 PT)</w:t>
      </w:r>
    </w:p>
    <w:p w14:paraId="1D0E7452"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4E91241D" w14:textId="77777777" w:rsidR="009E48AE" w:rsidRPr="00AD02B2" w:rsidRDefault="009E48AE" w:rsidP="009E48AE">
      <w:pPr>
        <w:ind w:firstLine="720"/>
        <w:jc w:val="both"/>
        <w:rPr>
          <w:rFonts w:ascii="Palatino Linotype" w:hAnsi="Palatino Linotype"/>
        </w:rPr>
      </w:pPr>
    </w:p>
    <w:p w14:paraId="31233A76"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Pr>
          <w:rFonts w:ascii="Palatino Linotype" w:hAnsi="Palatino Linotype"/>
          <w:b/>
          <w:i/>
          <w:sz w:val="20"/>
        </w:rPr>
        <w:t xml:space="preserve"> (10pt)</w:t>
      </w:r>
    </w:p>
    <w:p w14:paraId="2F86971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10 pt)</w:t>
      </w:r>
    </w:p>
    <w:p w14:paraId="595FE9A2"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Pr>
          <w:rFonts w:ascii="Palatino Linotype" w:hAnsi="Palatino Linotype"/>
          <w:b/>
          <w:i/>
          <w:sz w:val="20"/>
        </w:rPr>
        <w:t xml:space="preserve"> (10pt)</w:t>
      </w:r>
    </w:p>
    <w:p w14:paraId="4F92CB3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10 pt)</w:t>
      </w:r>
    </w:p>
    <w:p w14:paraId="4D8B9F67"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Pr>
          <w:rFonts w:ascii="Palatino Linotype" w:hAnsi="Palatino Linotype"/>
          <w:b/>
          <w:i/>
          <w:sz w:val="20"/>
        </w:rPr>
        <w:t xml:space="preserve"> (10pt)</w:t>
      </w:r>
    </w:p>
    <w:p w14:paraId="006F0DC2" w14:textId="77777777" w:rsidR="009E48AE" w:rsidRPr="00AD02B2" w:rsidRDefault="009E48AE" w:rsidP="009E48AE">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10 pt)</w:t>
      </w:r>
      <w:r>
        <w:rPr>
          <w:rFonts w:ascii="Palatino Linotype" w:hAnsi="Palatino Linotype"/>
          <w:sz w:val="21"/>
        </w:rPr>
        <w:t>.</w:t>
      </w:r>
    </w:p>
    <w:p w14:paraId="3F6F8F10" w14:textId="77777777" w:rsidR="009E48AE" w:rsidRPr="002B49EF" w:rsidRDefault="009E48AE" w:rsidP="009E48AE">
      <w:pPr>
        <w:pStyle w:val="ListParagraph"/>
        <w:numPr>
          <w:ilvl w:val="0"/>
          <w:numId w:val="9"/>
        </w:numPr>
        <w:spacing w:after="0"/>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35D02C82" w14:textId="77777777" w:rsidR="009E48AE" w:rsidRPr="002B49EF" w:rsidRDefault="009E48AE" w:rsidP="009E48AE">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Pr="002B49EF">
        <w:rPr>
          <w:rFonts w:ascii="Palatino Linotype" w:hAnsi="Palatino Linotype"/>
          <w:sz w:val="21"/>
        </w:rPr>
        <w:t xml:space="preserve"> (10 pt)</w:t>
      </w:r>
      <w:r>
        <w:rPr>
          <w:rFonts w:ascii="Palatino Linotype" w:hAnsi="Palatino Linotype"/>
          <w:sz w:val="21"/>
        </w:rPr>
        <w:t>.</w:t>
      </w:r>
    </w:p>
    <w:p w14:paraId="0E485869" w14:textId="77777777" w:rsidR="009E48AE" w:rsidRPr="002B49EF" w:rsidRDefault="009E48AE" w:rsidP="009E48AE">
      <w:pPr>
        <w:pStyle w:val="ListParagraph"/>
        <w:numPr>
          <w:ilvl w:val="0"/>
          <w:numId w:val="9"/>
        </w:numPr>
        <w:spacing w:after="60"/>
        <w:jc w:val="both"/>
        <w:rPr>
          <w:rFonts w:ascii="Palatino Linotype" w:hAnsi="Palatino Linotype"/>
          <w:b/>
        </w:rPr>
      </w:pPr>
      <w:r w:rsidRPr="002B49EF">
        <w:rPr>
          <w:rFonts w:ascii="Palatino Linotype" w:hAnsi="Palatino Linotype"/>
          <w:b/>
        </w:rPr>
        <w:t xml:space="preserve">RESULTS AND DISCUSSION </w:t>
      </w:r>
      <w:r>
        <w:rPr>
          <w:rFonts w:ascii="Palatino Linotype" w:hAnsi="Palatino Linotype"/>
          <w:b/>
          <w:bCs/>
        </w:rPr>
        <w:t>(11</w:t>
      </w:r>
      <w:r w:rsidRPr="002B49EF">
        <w:rPr>
          <w:rFonts w:ascii="Palatino Linotype" w:hAnsi="Palatino Linotype"/>
          <w:b/>
          <w:bCs/>
        </w:rPr>
        <w:t xml:space="preserve"> PT)</w:t>
      </w:r>
    </w:p>
    <w:p w14:paraId="08747E2D"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8194981"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00A07F78" w14:textId="77777777" w:rsidR="009E48AE" w:rsidRDefault="009E48AE" w:rsidP="009E48AE">
      <w:pPr>
        <w:ind w:firstLine="720"/>
        <w:jc w:val="both"/>
        <w:rPr>
          <w:rFonts w:ascii="Palatino Linotype" w:hAnsi="Palatino Linotype"/>
          <w:szCs w:val="16"/>
        </w:rPr>
        <w:sectPr w:rsidR="009E48AE" w:rsidSect="009E48AE">
          <w:type w:val="continuous"/>
          <w:pgSz w:w="11907" w:h="16840"/>
          <w:pgMar w:top="1418" w:right="1418" w:bottom="1418" w:left="1701" w:header="812" w:footer="1134" w:gutter="0"/>
          <w:pgNumType w:start="101"/>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5390DA64" w14:textId="2C1A1B92" w:rsidR="009E48AE" w:rsidRPr="002B49EF" w:rsidRDefault="009E48AE" w:rsidP="009E48AE">
      <w:pPr>
        <w:ind w:firstLine="720"/>
        <w:jc w:val="both"/>
        <w:rPr>
          <w:rFonts w:ascii="Palatino Linotype" w:hAnsi="Palatino Linotype"/>
          <w:sz w:val="22"/>
          <w:szCs w:val="16"/>
        </w:rPr>
      </w:pPr>
    </w:p>
    <w:p w14:paraId="0352E024" w14:textId="77777777" w:rsidR="009E48AE" w:rsidRDefault="009E48AE" w:rsidP="009E48AE">
      <w:pPr>
        <w:pStyle w:val="Caption"/>
        <w:spacing w:line="240" w:lineRule="auto"/>
        <w:rPr>
          <w:rFonts w:ascii="Palatino Linotype" w:hAnsi="Palatino Linotype"/>
          <w:i w:val="0"/>
          <w:color w:val="000000" w:themeColor="text1"/>
        </w:rPr>
        <w:sectPr w:rsidR="009E48AE" w:rsidSect="009E48AE">
          <w:type w:val="continuous"/>
          <w:pgSz w:w="11907" w:h="16840"/>
          <w:pgMar w:top="1418" w:right="1418" w:bottom="1418" w:left="1701" w:header="812" w:footer="1134" w:gutter="0"/>
          <w:pgNumType w:start="101"/>
          <w:cols w:space="720"/>
          <w:titlePg/>
        </w:sectPr>
      </w:pPr>
    </w:p>
    <w:p w14:paraId="771705B1" w14:textId="16D1A27A" w:rsidR="009E48AE" w:rsidRPr="00267B18" w:rsidRDefault="009E48AE" w:rsidP="009E48AE">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9E48AE" w:rsidRPr="00AD02B2" w14:paraId="28C5A07F"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24F8F"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Variable</w:t>
            </w:r>
            <w:r>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FF30F52"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in</w:t>
            </w:r>
            <w:r>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A9F859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ax</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4D5ED84"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Skew</w:t>
            </w:r>
            <w:r>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E05C92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3B697"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Kurtosis</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808045"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r>
      <w:tr w:rsidR="009E48AE" w:rsidRPr="00AD02B2" w14:paraId="2ABF63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40AB024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7B8324F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12E53B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94ED65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0082BF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32EEB6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AE9146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178</w:t>
            </w:r>
          </w:p>
        </w:tc>
      </w:tr>
      <w:tr w:rsidR="009E48AE" w:rsidRPr="00AD02B2" w14:paraId="770A6BDA"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B5FE0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82B6EE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54B509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56005B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6FC88BF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7BAF0D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05966E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517</w:t>
            </w:r>
          </w:p>
        </w:tc>
      </w:tr>
      <w:tr w:rsidR="009E48AE" w:rsidRPr="00AD02B2" w14:paraId="64A72DC5"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5D881E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DFD6B7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E1187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41770C7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F25E5A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3BE923B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A0D209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398</w:t>
            </w:r>
          </w:p>
        </w:tc>
      </w:tr>
      <w:tr w:rsidR="009E48AE" w:rsidRPr="00AD02B2" w14:paraId="36137873"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7C93C95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4C9FE2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2CB699D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437E374"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1F1DD50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56811E3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32710D2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682</w:t>
            </w:r>
          </w:p>
        </w:tc>
      </w:tr>
      <w:tr w:rsidR="009E48AE" w:rsidRPr="00AD02B2" w14:paraId="2487B1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400AC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48E07A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66BF7BC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AFCBC3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2CCE516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021646D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2BA99A0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587</w:t>
            </w:r>
          </w:p>
        </w:tc>
      </w:tr>
      <w:tr w:rsidR="009E48AE" w:rsidRPr="00AD02B2" w14:paraId="4C3DB78F"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4B819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5ACCF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718F8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B464D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430672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97085C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1CC853A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98</w:t>
            </w:r>
          </w:p>
        </w:tc>
      </w:tr>
      <w:tr w:rsidR="009E48AE" w:rsidRPr="00AD02B2" w14:paraId="0BB416F7"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7C1E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96129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5254A8F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4E1D6D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FC6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D1397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3B4D74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8,917</w:t>
            </w:r>
          </w:p>
        </w:tc>
      </w:tr>
      <w:tr w:rsidR="009E48AE" w:rsidRPr="00AD02B2" w14:paraId="0577E064"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1B67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C2261B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E0BFCA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E781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559F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7C3C82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CE197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w:t>
            </w:r>
          </w:p>
        </w:tc>
      </w:tr>
    </w:tbl>
    <w:p w14:paraId="62E81280" w14:textId="77777777" w:rsidR="009E48AE" w:rsidRPr="002B49EF" w:rsidRDefault="009E48AE" w:rsidP="009E48AE">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7C1A9ED9" w14:textId="77777777" w:rsidR="009E48AE" w:rsidRPr="002B49EF" w:rsidRDefault="009E48AE" w:rsidP="009E48AE">
      <w:pPr>
        <w:rPr>
          <w:rFonts w:ascii="Palatino Linotype" w:hAnsi="Palatino Linotype"/>
          <w:b/>
        </w:rPr>
      </w:pPr>
    </w:p>
    <w:p w14:paraId="244CEFAF" w14:textId="77777777" w:rsidR="009E48AE" w:rsidRPr="002B49EF" w:rsidRDefault="009E48AE" w:rsidP="009E48AE">
      <w:pPr>
        <w:jc w:val="center"/>
        <w:rPr>
          <w:rFonts w:ascii="Palatino Linotype" w:hAnsi="Palatino Linotype"/>
          <w:b/>
        </w:rPr>
      </w:pPr>
      <w:r w:rsidRPr="003C0021">
        <w:rPr>
          <w:rFonts w:ascii="Palatino Linotype" w:hAnsi="Palatino Linotype"/>
          <w:b/>
          <w:noProof/>
        </w:rPr>
        <w:lastRenderedPageBreak/>
        <w:drawing>
          <wp:inline distT="0" distB="0" distL="0" distR="0" wp14:anchorId="76C55CF6" wp14:editId="04C807DF">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823" cy="2663222"/>
                    </a:xfrm>
                    <a:prstGeom prst="rect">
                      <a:avLst/>
                    </a:prstGeom>
                  </pic:spPr>
                </pic:pic>
              </a:graphicData>
            </a:graphic>
          </wp:inline>
        </w:drawing>
      </w:r>
    </w:p>
    <w:p w14:paraId="3693C200" w14:textId="77777777" w:rsidR="009E48AE" w:rsidRDefault="009E48AE" w:rsidP="009E48AE">
      <w:pPr>
        <w:jc w:val="center"/>
        <w:rPr>
          <w:rFonts w:ascii="Palatino Linotype" w:hAnsi="Palatino Linotype"/>
          <w:bCs/>
          <w:lang w:eastAsia="id-ID"/>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D864108" w14:textId="77777777" w:rsidR="009E48AE" w:rsidRPr="00AC6566" w:rsidRDefault="009E48AE" w:rsidP="009E48AE">
      <w:pPr>
        <w:tabs>
          <w:tab w:val="left" w:pos="426"/>
        </w:tabs>
        <w:rPr>
          <w:rFonts w:ascii="Palatino Linotype" w:hAnsi="Palatino Linotype"/>
          <w:b/>
        </w:rPr>
      </w:pPr>
    </w:p>
    <w:p w14:paraId="4C2D2BB2" w14:textId="77777777" w:rsidR="009E48AE" w:rsidRDefault="009E48AE" w:rsidP="009E48AE">
      <w:pPr>
        <w:pStyle w:val="ListParagraph"/>
        <w:numPr>
          <w:ilvl w:val="0"/>
          <w:numId w:val="9"/>
        </w:numPr>
        <w:tabs>
          <w:tab w:val="left" w:pos="426"/>
        </w:tabs>
        <w:spacing w:after="60"/>
        <w:rPr>
          <w:rFonts w:ascii="Palatino Linotype" w:hAnsi="Palatino Linotype"/>
          <w:b/>
        </w:rPr>
        <w:sectPr w:rsidR="009E48AE" w:rsidSect="009E48AE">
          <w:type w:val="continuous"/>
          <w:pgSz w:w="11907" w:h="16840"/>
          <w:pgMar w:top="1418" w:right="1418" w:bottom="1418" w:left="1701" w:header="812" w:footer="1134" w:gutter="0"/>
          <w:pgNumType w:start="101"/>
          <w:cols w:space="720"/>
          <w:titlePg/>
        </w:sectPr>
      </w:pPr>
    </w:p>
    <w:p w14:paraId="11914921" w14:textId="77D547B7" w:rsidR="009E48AE" w:rsidRPr="002B49EF" w:rsidRDefault="009E48AE" w:rsidP="009E48AE">
      <w:pPr>
        <w:pStyle w:val="ListParagraph"/>
        <w:numPr>
          <w:ilvl w:val="0"/>
          <w:numId w:val="9"/>
        </w:numPr>
        <w:tabs>
          <w:tab w:val="left" w:pos="426"/>
        </w:tabs>
        <w:spacing w:after="60"/>
        <w:rPr>
          <w:rFonts w:ascii="Palatino Linotype" w:hAnsi="Palatino Linotype"/>
          <w:b/>
        </w:rPr>
      </w:pPr>
      <w:r w:rsidRPr="002B49EF">
        <w:rPr>
          <w:rFonts w:ascii="Palatino Linotype" w:hAnsi="Palatino Linotype"/>
          <w:b/>
        </w:rPr>
        <w:t xml:space="preserve">CONCLUSION </w:t>
      </w:r>
      <w:r>
        <w:rPr>
          <w:rFonts w:ascii="Palatino Linotype" w:hAnsi="Palatino Linotype"/>
          <w:b/>
          <w:bCs/>
        </w:rPr>
        <w:t>(11</w:t>
      </w:r>
      <w:r w:rsidRPr="002B49EF">
        <w:rPr>
          <w:rFonts w:ascii="Palatino Linotype" w:hAnsi="Palatino Linotype"/>
          <w:b/>
          <w:bCs/>
        </w:rPr>
        <w:t xml:space="preserve"> PT)</w:t>
      </w:r>
    </w:p>
    <w:p w14:paraId="0DAF33E9" w14:textId="77777777" w:rsidR="009E48AE" w:rsidRPr="007546C0" w:rsidRDefault="009E48AE" w:rsidP="009E48AE">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Pr>
          <w:rFonts w:ascii="Palatino Linotype" w:hAnsi="Palatino Linotype"/>
        </w:rPr>
        <w:t xml:space="preserve">of research results suggestions </w:t>
      </w:r>
      <w:r>
        <w:rPr>
          <w:rFonts w:ascii="Palatino" w:hAnsi="Palatino"/>
          <w:bCs/>
          <w:sz w:val="18"/>
          <w:szCs w:val="18"/>
          <w:lang w:eastAsia="id-ID"/>
        </w:rPr>
        <w:t>(10pt).</w:t>
      </w:r>
    </w:p>
    <w:p w14:paraId="15672F9D" w14:textId="4DFBCC32" w:rsidR="009E48AE" w:rsidRPr="006E786E" w:rsidRDefault="009E48AE" w:rsidP="009E48AE">
      <w:pPr>
        <w:spacing w:after="120"/>
        <w:rPr>
          <w:rStyle w:val="apple-style-span"/>
          <w:rFonts w:ascii="Palatino Linotype" w:hAnsi="Palatino Linotype"/>
          <w:b/>
          <w:color w:val="000000"/>
          <w:szCs w:val="18"/>
          <w:lang w:val="pt-BR"/>
        </w:rPr>
      </w:pPr>
      <w:r w:rsidRPr="006E786E">
        <w:rPr>
          <w:rStyle w:val="apple-style-span"/>
          <w:rFonts w:ascii="Palatino Linotype" w:hAnsi="Palatino Linotype"/>
          <w:b/>
          <w:color w:val="000000"/>
          <w:szCs w:val="18"/>
          <w:lang w:val="pt-BR"/>
        </w:rPr>
        <w:t xml:space="preserve">ACKNOWLEDGEMENTS </w:t>
      </w:r>
      <w:r w:rsidRPr="006E786E">
        <w:rPr>
          <w:rFonts w:ascii="Palatino Linotype" w:hAnsi="Palatino Linotype"/>
          <w:b/>
          <w:bCs/>
          <w:szCs w:val="18"/>
        </w:rPr>
        <w:t>(1</w:t>
      </w:r>
      <w:r w:rsidR="006E786E" w:rsidRPr="006E786E">
        <w:rPr>
          <w:rFonts w:ascii="Palatino Linotype" w:hAnsi="Palatino Linotype"/>
          <w:b/>
          <w:bCs/>
          <w:szCs w:val="18"/>
        </w:rPr>
        <w:t>0</w:t>
      </w:r>
      <w:r w:rsidRPr="006E786E">
        <w:rPr>
          <w:rFonts w:ascii="Palatino Linotype" w:hAnsi="Palatino Linotype"/>
          <w:b/>
          <w:bCs/>
          <w:szCs w:val="18"/>
        </w:rPr>
        <w:t xml:space="preserve"> PT)</w:t>
      </w:r>
    </w:p>
    <w:p w14:paraId="3D4F6CBC" w14:textId="77777777" w:rsidR="009E48AE" w:rsidRDefault="009E48AE" w:rsidP="009E48AE">
      <w:pPr>
        <w:spacing w:after="120"/>
        <w:ind w:firstLine="720"/>
        <w:jc w:val="both"/>
        <w:rPr>
          <w:rFonts w:ascii="Palatino" w:hAnsi="Palatino"/>
          <w:bCs/>
          <w:sz w:val="18"/>
          <w:szCs w:val="18"/>
          <w:lang w:eastAsia="id-ID"/>
        </w:rPr>
        <w:sectPr w:rsidR="009E48AE" w:rsidSect="009E48AE">
          <w:type w:val="continuous"/>
          <w:pgSz w:w="11907" w:h="16840"/>
          <w:pgMar w:top="1418" w:right="1418" w:bottom="1418" w:left="1701" w:header="812" w:footer="1134" w:gutter="0"/>
          <w:pgNumType w:start="101"/>
          <w:cols w:num="2" w:space="720"/>
          <w:titlePg/>
        </w:sectPr>
      </w:pPr>
      <w:bookmarkStart w:id="0" w:name="_Hlk78354940"/>
      <w:r w:rsidRPr="00AD02B2">
        <w:rPr>
          <w:rFonts w:ascii="Palatino Linotype" w:hAnsi="Palatino Linotype"/>
        </w:rPr>
        <w:t>Author thanks ... . In most cases, sponsor and financial support acknowledgments</w:t>
      </w:r>
      <w:bookmarkEnd w:id="0"/>
      <w:r>
        <w:rPr>
          <w:rFonts w:ascii="Palatino Linotype" w:hAnsi="Palatino Linotype"/>
        </w:rPr>
        <w:t xml:space="preserve"> </w:t>
      </w:r>
      <w:r>
        <w:rPr>
          <w:rFonts w:ascii="Palatino" w:hAnsi="Palatino"/>
          <w:bCs/>
          <w:sz w:val="18"/>
          <w:szCs w:val="18"/>
          <w:lang w:eastAsia="id-ID"/>
        </w:rPr>
        <w:t>(10pt).</w:t>
      </w:r>
    </w:p>
    <w:p w14:paraId="329A55D4" w14:textId="2846C063" w:rsidR="009E48AE" w:rsidRDefault="009E48AE" w:rsidP="009E48AE">
      <w:pPr>
        <w:spacing w:after="120"/>
        <w:ind w:firstLine="720"/>
        <w:jc w:val="both"/>
        <w:rPr>
          <w:rFonts w:ascii="Palatino Linotype" w:hAnsi="Palatino Linotype"/>
          <w:b/>
        </w:rPr>
      </w:pPr>
    </w:p>
    <w:p w14:paraId="0ADF1AF7" w14:textId="77777777" w:rsidR="009E48AE" w:rsidRDefault="009E48AE" w:rsidP="009E48AE">
      <w:pPr>
        <w:jc w:val="both"/>
        <w:rPr>
          <w:rStyle w:val="apple-style-span"/>
          <w:rFonts w:ascii="Palatino Linotype" w:hAnsi="Palatino Linotype"/>
          <w:b/>
          <w:color w:val="000000"/>
          <w:lang w:val="pt-BR"/>
        </w:rPr>
        <w:sectPr w:rsidR="009E48AE" w:rsidSect="009E48AE">
          <w:type w:val="continuous"/>
          <w:pgSz w:w="11907" w:h="16840"/>
          <w:pgMar w:top="1418" w:right="1418" w:bottom="1418" w:left="1701" w:header="812" w:footer="1134" w:gutter="0"/>
          <w:pgNumType w:start="101"/>
          <w:cols w:space="720"/>
          <w:titlePg/>
        </w:sectPr>
      </w:pPr>
    </w:p>
    <w:p w14:paraId="307A0998" w14:textId="1D6D72F0" w:rsidR="009E48AE" w:rsidRPr="00AD02B2" w:rsidRDefault="009E48AE" w:rsidP="009E48AE">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54CEDDAA" w14:textId="77777777" w:rsidR="009E48AE" w:rsidRPr="00AD02B2" w:rsidRDefault="009E48AE" w:rsidP="009E48AE">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1F1AAD9C" w14:textId="77777777" w:rsidR="009E48AE" w:rsidRPr="00AD02B2" w:rsidRDefault="009E48AE" w:rsidP="009E48AE">
      <w:pPr>
        <w:jc w:val="both"/>
        <w:rPr>
          <w:rFonts w:ascii="Palatino Linotype" w:hAnsi="Palatino Linotype"/>
          <w:color w:val="000000"/>
        </w:rPr>
      </w:pPr>
      <w:bookmarkStart w:id="3" w:name="_Hlk80002086"/>
      <w:bookmarkEnd w:id="1"/>
    </w:p>
    <w:p w14:paraId="5D82EDE5"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2ED5B3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6CFF09D"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524EAF5F" w14:textId="77777777" w:rsidR="009E48AE" w:rsidRPr="00AD02B2" w:rsidRDefault="009E48AE" w:rsidP="009E48AE">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2FAAB56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Chiampi and L. L. Zilberti,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2FE7E8C"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Nuesch, T. Lippert, and A. Wokaun,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8498EEF"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78FD4B0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8333996" w14:textId="77777777" w:rsidR="009E48AE" w:rsidRPr="00AD02B2" w:rsidRDefault="009E48AE" w:rsidP="009E48AE">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5034E943"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8E58AE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Veruggio, “The EURON roboethics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390E9869"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7FF9BB79" w14:textId="77777777" w:rsidR="009E48AE" w:rsidRPr="00AD02B2" w:rsidRDefault="009E48AE" w:rsidP="009E48AE">
      <w:pPr>
        <w:jc w:val="both"/>
        <w:rPr>
          <w:rFonts w:ascii="Palatino Linotype" w:hAnsi="Palatino Linotype"/>
          <w:b/>
          <w:bCs/>
        </w:rPr>
      </w:pPr>
    </w:p>
    <w:p w14:paraId="2A9A0E2A"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731E28D0"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67109F4F"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th ed. City of Publisher, State (only U.S.), Country: Abbrev. of Publisher, year, ch.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03BC7B56" w14:textId="77777777" w:rsidR="009E48AE" w:rsidRPr="00AD02B2" w:rsidRDefault="009E48AE" w:rsidP="009E48AE">
      <w:pPr>
        <w:jc w:val="both"/>
        <w:rPr>
          <w:rFonts w:ascii="Palatino Linotype" w:hAnsi="Palatino Linotype"/>
          <w:i/>
          <w:iCs/>
          <w:sz w:val="16"/>
          <w:szCs w:val="16"/>
        </w:rPr>
      </w:pPr>
      <w:r w:rsidRPr="00AD02B2">
        <w:rPr>
          <w:rFonts w:ascii="Palatino Linotype" w:hAnsi="Palatino Linotype"/>
          <w:i/>
          <w:iCs/>
          <w:sz w:val="16"/>
          <w:szCs w:val="16"/>
        </w:rPr>
        <w:t>Examples:</w:t>
      </w:r>
    </w:p>
    <w:p w14:paraId="70D4395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Taflo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w:t>
      </w:r>
      <w:r w:rsidRPr="00AD02B2">
        <w:rPr>
          <w:rFonts w:ascii="Palatino Linotype" w:hAnsi="Palatino Linotype" w:cs="Times New Roman"/>
          <w:sz w:val="16"/>
          <w:szCs w:val="16"/>
        </w:rPr>
        <w:lastRenderedPageBreak/>
        <w:t xml:space="preserve">II, vol. 3, 2nd ed. Norwood, MA, USA: Artech House, 1996. </w:t>
      </w:r>
    </w:p>
    <w:p w14:paraId="18A92ADB"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herret, Eds., San Francisco, CA, USA: Academic, 1977, pp. 47–160. </w:t>
      </w:r>
    </w:p>
    <w:p w14:paraId="2CDDE276" w14:textId="77777777" w:rsidR="009E48AE" w:rsidRPr="00AD02B2" w:rsidRDefault="009E48AE" w:rsidP="009E48AE">
      <w:pPr>
        <w:jc w:val="both"/>
        <w:rPr>
          <w:rFonts w:ascii="Palatino Linotype" w:hAnsi="Palatino Linotype"/>
          <w:color w:val="000000"/>
        </w:rPr>
      </w:pPr>
    </w:p>
    <w:p w14:paraId="5745869B"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149DBE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986D0F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340C5519"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58297C18"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4A8A80A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3E768200"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63661317" w14:textId="77777777" w:rsidR="009E48AE" w:rsidRPr="00AD02B2" w:rsidRDefault="009E48AE" w:rsidP="009E48AE">
      <w:pPr>
        <w:pStyle w:val="Default"/>
        <w:rPr>
          <w:rFonts w:ascii="Palatino Linotype" w:hAnsi="Palatino Linotype" w:cs="Times New Roman"/>
          <w:sz w:val="20"/>
          <w:szCs w:val="20"/>
        </w:rPr>
      </w:pPr>
    </w:p>
    <w:p w14:paraId="5DF73212" w14:textId="77777777" w:rsidR="009E48AE" w:rsidRPr="00AD02B2" w:rsidRDefault="009E48AE" w:rsidP="009E48AE">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6F48B8C6" w14:textId="77777777" w:rsidR="009E48AE" w:rsidRPr="00AD02B2" w:rsidRDefault="009E48AE" w:rsidP="009E48AE">
      <w:pPr>
        <w:spacing w:after="60"/>
        <w:rPr>
          <w:rFonts w:ascii="Palatino Linotype" w:hAnsi="Palatino Linotype"/>
          <w:color w:val="000000"/>
        </w:rPr>
      </w:pPr>
    </w:p>
    <w:p w14:paraId="53E574C5" w14:textId="77777777" w:rsidR="009E48AE" w:rsidRPr="00AD02B2" w:rsidRDefault="009E48AE" w:rsidP="009E48AE">
      <w:pPr>
        <w:spacing w:after="60"/>
        <w:rPr>
          <w:rFonts w:ascii="Palatino Linotype" w:hAnsi="Palatino Linotype"/>
          <w:color w:val="000000"/>
        </w:rPr>
      </w:pPr>
      <w:r w:rsidRPr="00AD02B2">
        <w:rPr>
          <w:rFonts w:ascii="Palatino Linotype" w:hAnsi="Palatino Linotype"/>
          <w:color w:val="000000"/>
        </w:rPr>
        <w:t>See the exemple</w:t>
      </w:r>
    </w:p>
    <w:p w14:paraId="24BD98B0" w14:textId="77777777" w:rsidR="009E48AE" w:rsidRPr="00AD02B2" w:rsidRDefault="009E48AE" w:rsidP="009E48AE">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189759B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0159FA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73EB063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1A5A5B6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771415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6EE4153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F0F002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D85A6E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B615B8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710192A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6462E7A1"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15CEDB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25188AB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398DF39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15C66CF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784E8D9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789B394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75F1BEE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5635508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w:t>
      </w:r>
      <w:r w:rsidRPr="00BA1AA9">
        <w:rPr>
          <w:rFonts w:ascii="Palatino Linotype" w:hAnsi="Palatino Linotype"/>
          <w:noProof/>
          <w:sz w:val="16"/>
          <w:szCs w:val="16"/>
        </w:rPr>
        <w:lastRenderedPageBreak/>
        <w:t xml:space="preserve">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65E1B56"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734B8E1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34976FCF"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30A935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6675B55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BB3FB2"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6876F1F" w14:textId="77777777" w:rsidR="009E48AE" w:rsidRDefault="009E48AE" w:rsidP="009E48AE">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54BEE1D6" w14:textId="77777777" w:rsidR="009E48AE" w:rsidRPr="00AD02B2" w:rsidRDefault="009E48AE" w:rsidP="009E48AE">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39EAA5F6" w14:textId="77777777" w:rsidR="009E48AE" w:rsidRPr="00AD02B2" w:rsidRDefault="009E48AE" w:rsidP="009E48AE">
      <w:pPr>
        <w:rPr>
          <w:rFonts w:ascii="Palatino Linotype" w:hAnsi="Palatino Linotype"/>
          <w:b/>
          <w:bCs/>
        </w:rPr>
      </w:pPr>
    </w:p>
    <w:p w14:paraId="79ED9253" w14:textId="77777777" w:rsidR="009E48AE" w:rsidRPr="00AD02B2" w:rsidRDefault="009E48AE" w:rsidP="009E48AE">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2A1370B1" w14:textId="77777777" w:rsidR="009E48AE" w:rsidRPr="00AD02B2" w:rsidRDefault="009E48AE" w:rsidP="009E48AE">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46D6F790" w14:textId="77777777" w:rsidR="009E48AE" w:rsidRPr="003D6B19" w:rsidRDefault="009E48AE" w:rsidP="009E48AE">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9E48AE" w:rsidRPr="003D6B19" w14:paraId="23829A6A" w14:textId="77777777" w:rsidTr="00CA14A7">
        <w:tc>
          <w:tcPr>
            <w:tcW w:w="1951" w:type="dxa"/>
          </w:tcPr>
          <w:p w14:paraId="3FE4312B" w14:textId="77777777" w:rsidR="009E48AE" w:rsidRPr="003D6B19" w:rsidRDefault="009E48AE" w:rsidP="00CA14A7">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1312" behindDoc="1" locked="0" layoutInCell="1" allowOverlap="1" wp14:anchorId="7B3A4B71" wp14:editId="066D1B00">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03F2101" w14:textId="77777777" w:rsidR="009E48AE" w:rsidRDefault="009E48AE" w:rsidP="00CA14A7">
            <w:pPr>
              <w:jc w:val="both"/>
              <w:rPr>
                <w:rFonts w:ascii="Palatino Linotype" w:hAnsi="Palatino Linotype"/>
                <w:b/>
                <w:bCs/>
                <w:color w:val="000000"/>
                <w:sz w:val="18"/>
                <w:szCs w:val="18"/>
              </w:rPr>
            </w:pPr>
          </w:p>
          <w:p w14:paraId="00E1E9CD" w14:textId="77777777" w:rsidR="009E48AE" w:rsidRDefault="009E48AE" w:rsidP="00CA14A7">
            <w:pPr>
              <w:jc w:val="both"/>
              <w:rPr>
                <w:rFonts w:ascii="Palatino Linotype" w:hAnsi="Palatino Linotype"/>
                <w:b/>
                <w:bCs/>
                <w:color w:val="000000"/>
                <w:sz w:val="18"/>
                <w:szCs w:val="18"/>
              </w:rPr>
            </w:pPr>
          </w:p>
          <w:p w14:paraId="75D3070E" w14:textId="77777777" w:rsidR="009E48AE" w:rsidRDefault="009E48AE" w:rsidP="00CA14A7">
            <w:pPr>
              <w:jc w:val="both"/>
              <w:rPr>
                <w:rFonts w:ascii="Palatino Linotype" w:hAnsi="Palatino Linotype"/>
                <w:b/>
                <w:bCs/>
                <w:color w:val="000000"/>
                <w:sz w:val="18"/>
                <w:szCs w:val="18"/>
              </w:rPr>
            </w:pPr>
          </w:p>
          <w:p w14:paraId="3BC29D06"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22B186AD" wp14:editId="0F884CC1">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AF53A89" wp14:editId="2CD3A357">
                  <wp:extent cx="114935" cy="114935"/>
                  <wp:effectExtent l="0" t="0" r="0" b="0"/>
                  <wp:docPr id="31" name="Picture 3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E2E06F6" wp14:editId="56CDFAB6">
                  <wp:extent cx="114935" cy="114935"/>
                  <wp:effectExtent l="0" t="0" r="0" b="0"/>
                  <wp:docPr id="32" name="Graphic 32">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17EECF" wp14:editId="2C315B1C">
                  <wp:extent cx="114935" cy="114935"/>
                  <wp:effectExtent l="0" t="0" r="0" b="0"/>
                  <wp:docPr id="33" name="Picture 3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Can add </w:t>
            </w:r>
            <w:r w:rsidRPr="00680EBF">
              <w:rPr>
                <w:rFonts w:ascii="Palatino Linotype" w:hAnsi="Palatino Linotype"/>
                <w:color w:val="000000"/>
                <w:sz w:val="18"/>
                <w:szCs w:val="18"/>
              </w:rPr>
              <w:t xml:space="preserve">email: Example </w:t>
            </w:r>
            <w:hyperlink r:id="rId25" w:history="1">
              <w:r w:rsidRPr="00AF5F55">
                <w:rPr>
                  <w:rStyle w:val="Hyperlink"/>
                  <w:rFonts w:ascii="Palatino Linotype" w:hAnsi="Palatino Linotype"/>
                  <w:sz w:val="18"/>
                  <w:szCs w:val="18"/>
                </w:rPr>
                <w:t>yusuf.iskandar@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340EB4A4" w14:textId="77777777" w:rsidR="009E48AE" w:rsidRDefault="009E48AE" w:rsidP="00CA14A7">
            <w:pPr>
              <w:jc w:val="both"/>
              <w:rPr>
                <w:rFonts w:ascii="Palatino Linotype" w:hAnsi="Palatino Linotype"/>
                <w:color w:val="000000"/>
                <w:sz w:val="18"/>
                <w:szCs w:val="18"/>
              </w:rPr>
            </w:pPr>
          </w:p>
          <w:p w14:paraId="3334B9AA" w14:textId="77777777" w:rsidR="009E48AE" w:rsidRDefault="009E48AE" w:rsidP="00CA14A7">
            <w:pPr>
              <w:jc w:val="both"/>
              <w:rPr>
                <w:rFonts w:ascii="Palatino Linotype" w:hAnsi="Palatino Linotype"/>
                <w:color w:val="000000"/>
                <w:sz w:val="18"/>
                <w:szCs w:val="18"/>
              </w:rPr>
            </w:pPr>
          </w:p>
          <w:p w14:paraId="08C3908B" w14:textId="77777777" w:rsidR="009E48AE" w:rsidRDefault="009E48AE" w:rsidP="00CA14A7">
            <w:pPr>
              <w:jc w:val="both"/>
              <w:rPr>
                <w:rFonts w:ascii="Palatino Linotype" w:hAnsi="Palatino Linotype"/>
                <w:color w:val="000000"/>
                <w:sz w:val="18"/>
                <w:szCs w:val="18"/>
              </w:rPr>
            </w:pPr>
          </w:p>
          <w:p w14:paraId="518CD98B" w14:textId="77777777" w:rsidR="009E48AE" w:rsidRPr="00AD02B2" w:rsidRDefault="009E48AE" w:rsidP="00CA14A7">
            <w:pPr>
              <w:jc w:val="both"/>
              <w:rPr>
                <w:rFonts w:ascii="Palatino Linotype" w:hAnsi="Palatino Linotype"/>
                <w:color w:val="000000"/>
                <w:sz w:val="18"/>
                <w:szCs w:val="18"/>
              </w:rPr>
            </w:pPr>
          </w:p>
        </w:tc>
      </w:tr>
      <w:tr w:rsidR="009E48AE" w:rsidRPr="003D6B19" w14:paraId="3E077ABB" w14:textId="77777777" w:rsidTr="00CA14A7">
        <w:tc>
          <w:tcPr>
            <w:tcW w:w="1951" w:type="dxa"/>
          </w:tcPr>
          <w:p w14:paraId="646AA414" w14:textId="77777777" w:rsidR="009E48AE" w:rsidRPr="003D6B19" w:rsidRDefault="009E48AE" w:rsidP="00CA14A7">
            <w:pPr>
              <w:jc w:val="center"/>
              <w:rPr>
                <w:noProof/>
              </w:rPr>
            </w:pPr>
          </w:p>
        </w:tc>
        <w:tc>
          <w:tcPr>
            <w:tcW w:w="7088" w:type="dxa"/>
          </w:tcPr>
          <w:p w14:paraId="6A258FB8" w14:textId="77777777" w:rsidR="009E48AE" w:rsidRPr="003D6B19" w:rsidRDefault="009E48AE" w:rsidP="00CA14A7">
            <w:pPr>
              <w:jc w:val="both"/>
              <w:rPr>
                <w:b/>
                <w:bCs/>
                <w:color w:val="000000"/>
                <w:sz w:val="18"/>
                <w:szCs w:val="18"/>
              </w:rPr>
            </w:pPr>
          </w:p>
        </w:tc>
      </w:tr>
      <w:tr w:rsidR="009E48AE" w:rsidRPr="003D6B19" w14:paraId="40432CB2" w14:textId="77777777" w:rsidTr="00CA14A7">
        <w:tc>
          <w:tcPr>
            <w:tcW w:w="1951" w:type="dxa"/>
          </w:tcPr>
          <w:p w14:paraId="3FFC3F8F" w14:textId="77777777" w:rsidR="009E48AE" w:rsidRPr="003D6B19" w:rsidRDefault="009E48AE" w:rsidP="00CA14A7">
            <w:pPr>
              <w:jc w:val="center"/>
              <w:rPr>
                <w:noProof/>
              </w:rPr>
            </w:pPr>
            <w:r w:rsidRPr="005C35E4">
              <w:rPr>
                <w:i/>
                <w:iCs/>
                <w:noProof/>
              </w:rPr>
              <w:drawing>
                <wp:anchor distT="0" distB="0" distL="114300" distR="114300" simplePos="0" relativeHeight="251659264" behindDoc="1" locked="0" layoutInCell="1" allowOverlap="1" wp14:anchorId="7C8107D3" wp14:editId="7D1634DE">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4B1F32CE" w14:textId="77777777" w:rsidR="009E48AE" w:rsidRDefault="009E48AE" w:rsidP="00CA14A7">
            <w:pPr>
              <w:jc w:val="both"/>
              <w:rPr>
                <w:rFonts w:ascii="Palatino Linotype" w:hAnsi="Palatino Linotype"/>
                <w:b/>
                <w:bCs/>
                <w:color w:val="000000"/>
                <w:sz w:val="18"/>
                <w:szCs w:val="18"/>
              </w:rPr>
            </w:pPr>
          </w:p>
          <w:p w14:paraId="06ECEB38" w14:textId="77777777" w:rsidR="009E48AE" w:rsidRDefault="009E48AE" w:rsidP="00CA14A7">
            <w:pPr>
              <w:jc w:val="both"/>
              <w:rPr>
                <w:rFonts w:ascii="Palatino Linotype" w:hAnsi="Palatino Linotype"/>
                <w:b/>
                <w:bCs/>
                <w:color w:val="000000"/>
                <w:sz w:val="18"/>
                <w:szCs w:val="18"/>
              </w:rPr>
            </w:pPr>
          </w:p>
          <w:p w14:paraId="4A0889C7" w14:textId="77777777" w:rsidR="009E48AE" w:rsidRDefault="009E48AE" w:rsidP="00CA14A7">
            <w:pPr>
              <w:jc w:val="both"/>
              <w:rPr>
                <w:rFonts w:ascii="Palatino Linotype" w:hAnsi="Palatino Linotype"/>
                <w:b/>
                <w:bCs/>
                <w:color w:val="000000"/>
                <w:sz w:val="18"/>
                <w:szCs w:val="18"/>
              </w:rPr>
            </w:pPr>
          </w:p>
          <w:p w14:paraId="449A673E"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Heliani</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7F7155E" wp14:editId="3CFBA691">
                  <wp:extent cx="114935" cy="114935"/>
                  <wp:effectExtent l="0" t="0" r="0" b="0"/>
                  <wp:docPr id="23" name="Picture 2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31E657" wp14:editId="1E5E4D08">
                  <wp:extent cx="114935" cy="114935"/>
                  <wp:effectExtent l="0" t="0" r="0" b="0"/>
                  <wp:docPr id="24" name="Picture 24">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9"/>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2BDF2F1" wp14:editId="6C1DC284">
                  <wp:extent cx="114935" cy="114935"/>
                  <wp:effectExtent l="0" t="0" r="0" b="0"/>
                  <wp:docPr id="26" name="Picture 26">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1"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72778817" w14:textId="77777777" w:rsidR="009E48AE" w:rsidRDefault="009E48AE" w:rsidP="00CA14A7">
            <w:pPr>
              <w:jc w:val="both"/>
              <w:rPr>
                <w:rFonts w:ascii="Palatino Linotype" w:hAnsi="Palatino Linotype"/>
                <w:color w:val="000000"/>
                <w:sz w:val="18"/>
                <w:szCs w:val="18"/>
              </w:rPr>
            </w:pPr>
          </w:p>
          <w:p w14:paraId="6EACE100" w14:textId="77777777" w:rsidR="009E48AE" w:rsidRDefault="009E48AE" w:rsidP="00CA14A7">
            <w:pPr>
              <w:jc w:val="both"/>
              <w:rPr>
                <w:rFonts w:ascii="Palatino Linotype" w:hAnsi="Palatino Linotype"/>
                <w:color w:val="000000"/>
                <w:sz w:val="18"/>
                <w:szCs w:val="18"/>
              </w:rPr>
            </w:pPr>
          </w:p>
          <w:p w14:paraId="7940A692" w14:textId="77777777" w:rsidR="009E48AE" w:rsidRPr="00AD02B2" w:rsidRDefault="009E48AE" w:rsidP="00CA14A7">
            <w:pPr>
              <w:jc w:val="both"/>
              <w:rPr>
                <w:rFonts w:ascii="Palatino Linotype" w:hAnsi="Palatino Linotype"/>
                <w:b/>
                <w:bCs/>
                <w:color w:val="000000"/>
                <w:sz w:val="18"/>
                <w:szCs w:val="18"/>
              </w:rPr>
            </w:pPr>
          </w:p>
        </w:tc>
      </w:tr>
      <w:tr w:rsidR="009E48AE" w:rsidRPr="003D6B19" w14:paraId="6AA35ACE" w14:textId="77777777" w:rsidTr="00CA14A7">
        <w:tc>
          <w:tcPr>
            <w:tcW w:w="1951" w:type="dxa"/>
          </w:tcPr>
          <w:p w14:paraId="6C1673AA" w14:textId="77777777" w:rsidR="009E48AE" w:rsidRPr="003D6B19" w:rsidRDefault="009E48AE" w:rsidP="00CA14A7">
            <w:pPr>
              <w:spacing w:line="360" w:lineRule="auto"/>
              <w:rPr>
                <w:color w:val="000000"/>
                <w:highlight w:val="yellow"/>
                <w:lang w:val="pt-BR"/>
              </w:rPr>
            </w:pPr>
          </w:p>
        </w:tc>
        <w:tc>
          <w:tcPr>
            <w:tcW w:w="7088" w:type="dxa"/>
            <w:tcBorders>
              <w:bottom w:val="single" w:sz="4" w:space="0" w:color="auto"/>
            </w:tcBorders>
          </w:tcPr>
          <w:p w14:paraId="34603A25" w14:textId="77777777" w:rsidR="009E48AE" w:rsidRPr="003D6B19" w:rsidRDefault="009E48AE" w:rsidP="00CA14A7">
            <w:pPr>
              <w:jc w:val="both"/>
              <w:rPr>
                <w:color w:val="000000"/>
                <w:sz w:val="18"/>
                <w:szCs w:val="18"/>
                <w:highlight w:val="yellow"/>
              </w:rPr>
            </w:pPr>
          </w:p>
        </w:tc>
      </w:tr>
      <w:tr w:rsidR="009E48AE" w:rsidRPr="003D6B19" w14:paraId="2D778B50" w14:textId="77777777" w:rsidTr="00CA14A7">
        <w:trPr>
          <w:trHeight w:val="1547"/>
        </w:trPr>
        <w:tc>
          <w:tcPr>
            <w:tcW w:w="1951" w:type="dxa"/>
            <w:vAlign w:val="center"/>
          </w:tcPr>
          <w:p w14:paraId="17DF87FA" w14:textId="77777777" w:rsidR="009E48AE" w:rsidRPr="003D6B19" w:rsidRDefault="009E48AE" w:rsidP="00CA14A7">
            <w:pPr>
              <w:jc w:val="center"/>
              <w:rPr>
                <w:color w:val="000000"/>
                <w:highlight w:val="yellow"/>
                <w:lang w:val="pt-BR"/>
              </w:rPr>
            </w:pPr>
            <w:r>
              <w:rPr>
                <w:iCs/>
                <w:noProof/>
              </w:rPr>
              <w:drawing>
                <wp:anchor distT="0" distB="0" distL="114300" distR="114300" simplePos="0" relativeHeight="251660288" behindDoc="1" locked="0" layoutInCell="1" allowOverlap="1" wp14:anchorId="4CBC4048" wp14:editId="6CFAED95">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75702DF3" w14:textId="77777777" w:rsidR="009E48AE" w:rsidRDefault="009E48AE" w:rsidP="00CA14A7">
            <w:pPr>
              <w:jc w:val="both"/>
              <w:rPr>
                <w:rFonts w:ascii="Palatino Linotype" w:hAnsi="Palatino Linotype"/>
                <w:b/>
                <w:bCs/>
                <w:color w:val="000000"/>
                <w:sz w:val="18"/>
                <w:szCs w:val="18"/>
              </w:rPr>
            </w:pPr>
          </w:p>
          <w:p w14:paraId="6B9FC2F4" w14:textId="77777777" w:rsidR="009E48AE" w:rsidRDefault="009E48AE" w:rsidP="00CA14A7">
            <w:pPr>
              <w:jc w:val="both"/>
              <w:rPr>
                <w:rFonts w:ascii="Palatino Linotype" w:hAnsi="Palatino Linotype"/>
                <w:b/>
                <w:bCs/>
                <w:color w:val="000000"/>
                <w:sz w:val="18"/>
                <w:szCs w:val="18"/>
              </w:rPr>
            </w:pPr>
          </w:p>
          <w:p w14:paraId="6B06F842" w14:textId="77777777" w:rsidR="009E48AE" w:rsidRDefault="009E48AE" w:rsidP="00CA14A7">
            <w:pPr>
              <w:jc w:val="both"/>
              <w:rPr>
                <w:rFonts w:ascii="Palatino Linotype" w:hAnsi="Palatino Linotype"/>
                <w:b/>
                <w:bCs/>
                <w:color w:val="000000"/>
                <w:sz w:val="18"/>
                <w:szCs w:val="18"/>
              </w:rPr>
            </w:pPr>
          </w:p>
          <w:p w14:paraId="056EF24B"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1796EC1" wp14:editId="5A9AC53E">
                  <wp:extent cx="114935" cy="114935"/>
                  <wp:effectExtent l="0" t="0" r="0" b="0"/>
                  <wp:docPr id="19" name="Picture 1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4"/>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E8DC159" wp14:editId="1F3F6DC4">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F62CA8C" wp14:editId="6C014E99">
                  <wp:extent cx="114935" cy="114935"/>
                  <wp:effectExtent l="0" t="0" r="0" b="0"/>
                  <wp:docPr id="16" name="Picture 16">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8"/>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39" w:history="1">
              <w:r w:rsidRPr="00AF5F55">
                <w:rPr>
                  <w:rStyle w:val="Hyperlink"/>
                  <w:rFonts w:ascii="Palatino Linotype" w:hAnsi="Palatino Linotype"/>
                  <w:sz w:val="18"/>
                  <w:szCs w:val="18"/>
                </w:rPr>
                <w:t>ujang.badru@eastasouth-institue.com</w:t>
              </w:r>
            </w:hyperlink>
          </w:p>
          <w:p w14:paraId="0C51D388" w14:textId="77777777" w:rsidR="009E48AE" w:rsidRDefault="009E48AE" w:rsidP="00CA14A7">
            <w:pPr>
              <w:jc w:val="both"/>
              <w:rPr>
                <w:rFonts w:ascii="Palatino Linotype" w:hAnsi="Palatino Linotype"/>
                <w:color w:val="000000"/>
                <w:sz w:val="18"/>
                <w:szCs w:val="18"/>
              </w:rPr>
            </w:pPr>
          </w:p>
          <w:p w14:paraId="3A2CC94B" w14:textId="77777777" w:rsidR="009E48AE" w:rsidRDefault="009E48AE" w:rsidP="00CA14A7">
            <w:pPr>
              <w:jc w:val="both"/>
              <w:rPr>
                <w:rFonts w:ascii="Palatino Linotype" w:hAnsi="Palatino Linotype"/>
                <w:color w:val="000000"/>
                <w:sz w:val="18"/>
                <w:szCs w:val="18"/>
              </w:rPr>
            </w:pPr>
          </w:p>
          <w:p w14:paraId="6333279F" w14:textId="77777777" w:rsidR="009E48AE" w:rsidRDefault="009E48AE" w:rsidP="00CA14A7">
            <w:pPr>
              <w:jc w:val="both"/>
              <w:rPr>
                <w:rFonts w:ascii="Palatino Linotype" w:hAnsi="Palatino Linotype"/>
                <w:color w:val="000000"/>
                <w:sz w:val="18"/>
                <w:szCs w:val="18"/>
              </w:rPr>
            </w:pPr>
          </w:p>
          <w:p w14:paraId="3C83F5C0" w14:textId="77777777" w:rsidR="009E48AE" w:rsidRPr="00AD02B2" w:rsidRDefault="009E48AE" w:rsidP="00CA14A7">
            <w:pPr>
              <w:jc w:val="both"/>
              <w:rPr>
                <w:rFonts w:ascii="Palatino Linotype" w:hAnsi="Palatino Linotype"/>
                <w:color w:val="000000"/>
                <w:highlight w:val="yellow"/>
                <w:lang w:val="pt-BR"/>
              </w:rPr>
            </w:pPr>
          </w:p>
        </w:tc>
      </w:tr>
      <w:bookmarkEnd w:id="8"/>
    </w:tbl>
    <w:p w14:paraId="5E283741" w14:textId="77777777" w:rsidR="009E48AE" w:rsidRPr="002B49EF" w:rsidRDefault="009E48AE" w:rsidP="009E48AE">
      <w:pPr>
        <w:jc w:val="both"/>
        <w:rPr>
          <w:rFonts w:ascii="Palatino Linotype" w:hAnsi="Palatino Linotype"/>
          <w:color w:val="000000"/>
          <w:sz w:val="18"/>
          <w:szCs w:val="18"/>
        </w:rPr>
      </w:pPr>
    </w:p>
    <w:p w14:paraId="47DCA57C" w14:textId="77777777" w:rsidR="009E48AE" w:rsidRPr="002B49EF" w:rsidRDefault="009E48AE" w:rsidP="009E48AE">
      <w:pPr>
        <w:jc w:val="both"/>
        <w:rPr>
          <w:rFonts w:ascii="Palatino Linotype" w:hAnsi="Palatino Linotype"/>
          <w:color w:val="000000"/>
          <w:sz w:val="18"/>
          <w:szCs w:val="18"/>
        </w:rPr>
      </w:pPr>
    </w:p>
    <w:p w14:paraId="3EFA540D" w14:textId="15EF490F" w:rsidR="00A62BED" w:rsidRPr="002B49EF" w:rsidRDefault="00A62BED" w:rsidP="009E48AE">
      <w:pPr>
        <w:tabs>
          <w:tab w:val="left" w:pos="426"/>
        </w:tabs>
        <w:spacing w:after="120"/>
        <w:rPr>
          <w:rFonts w:ascii="Palatino Linotype" w:hAnsi="Palatino Linotype"/>
          <w:color w:val="000000"/>
          <w:sz w:val="18"/>
          <w:szCs w:val="18"/>
        </w:rPr>
      </w:pPr>
    </w:p>
    <w:sectPr w:rsidR="00A62BED" w:rsidRPr="002B49EF" w:rsidSect="009E48AE">
      <w:type w:val="continuous"/>
      <w:pgSz w:w="11907" w:h="16840"/>
      <w:pgMar w:top="1418" w:right="1418" w:bottom="1418" w:left="1701" w:header="812" w:footer="1134" w:gutter="0"/>
      <w:pgNumType w:start="10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8CFE3" w14:textId="77777777" w:rsidR="00F83AA3" w:rsidRDefault="00F83AA3">
      <w:r>
        <w:separator/>
      </w:r>
    </w:p>
  </w:endnote>
  <w:endnote w:type="continuationSeparator" w:id="0">
    <w:p w14:paraId="7160F579" w14:textId="77777777" w:rsidR="00F83AA3" w:rsidRDefault="00F83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2396C173" w:rsidR="0030171C" w:rsidRPr="009E48AE" w:rsidRDefault="0030171C" w:rsidP="009E4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DBCA2" w14:textId="77777777" w:rsidR="00F83AA3" w:rsidRDefault="00F83AA3">
      <w:r>
        <w:separator/>
      </w:r>
    </w:p>
  </w:footnote>
  <w:footnote w:type="continuationSeparator" w:id="0">
    <w:p w14:paraId="23BD75EA" w14:textId="77777777" w:rsidR="00F83AA3" w:rsidRDefault="00F83A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004AAE"/>
    <w:multiLevelType w:val="hybridMultilevel"/>
    <w:tmpl w:val="EA38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6"/>
  </w:num>
  <w:num w:numId="6">
    <w:abstractNumId w:val="0"/>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G2MDICYjNDc2MjEyUdpeDU4uLM/DyQAsNaAIKbVGssAAAA"/>
  </w:docVars>
  <w:rsids>
    <w:rsidRoot w:val="00A62BED"/>
    <w:rsid w:val="0002247F"/>
    <w:rsid w:val="0006499C"/>
    <w:rsid w:val="00144E36"/>
    <w:rsid w:val="001455E4"/>
    <w:rsid w:val="001B62B9"/>
    <w:rsid w:val="001C25CF"/>
    <w:rsid w:val="001E6CE3"/>
    <w:rsid w:val="00240E1B"/>
    <w:rsid w:val="00267B18"/>
    <w:rsid w:val="00292096"/>
    <w:rsid w:val="00292F29"/>
    <w:rsid w:val="002B49EF"/>
    <w:rsid w:val="002E223D"/>
    <w:rsid w:val="0030171C"/>
    <w:rsid w:val="0030302C"/>
    <w:rsid w:val="003A4C30"/>
    <w:rsid w:val="003B6860"/>
    <w:rsid w:val="003C0021"/>
    <w:rsid w:val="004570AA"/>
    <w:rsid w:val="004D742D"/>
    <w:rsid w:val="00514F6D"/>
    <w:rsid w:val="00515579"/>
    <w:rsid w:val="00550A57"/>
    <w:rsid w:val="005E0032"/>
    <w:rsid w:val="005E7C01"/>
    <w:rsid w:val="00680EBF"/>
    <w:rsid w:val="006B0F4B"/>
    <w:rsid w:val="006E786E"/>
    <w:rsid w:val="00706B40"/>
    <w:rsid w:val="007A47A1"/>
    <w:rsid w:val="007B3CA0"/>
    <w:rsid w:val="008878CE"/>
    <w:rsid w:val="008B6334"/>
    <w:rsid w:val="008E5AC1"/>
    <w:rsid w:val="0090147F"/>
    <w:rsid w:val="00996106"/>
    <w:rsid w:val="009C6FBC"/>
    <w:rsid w:val="009E14F9"/>
    <w:rsid w:val="009E48AE"/>
    <w:rsid w:val="00A52998"/>
    <w:rsid w:val="00A62BED"/>
    <w:rsid w:val="00AA0124"/>
    <w:rsid w:val="00AC6566"/>
    <w:rsid w:val="00AD02B2"/>
    <w:rsid w:val="00AF08B2"/>
    <w:rsid w:val="00BA1AA9"/>
    <w:rsid w:val="00BA5DE2"/>
    <w:rsid w:val="00CF4B2C"/>
    <w:rsid w:val="00D353D4"/>
    <w:rsid w:val="00D613E2"/>
    <w:rsid w:val="00D800CD"/>
    <w:rsid w:val="00EE7E34"/>
    <w:rsid w:val="00F65209"/>
    <w:rsid w:val="00F83AA3"/>
    <w:rsid w:val="00FB5D1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5.png"/><Relationship Id="rId26" Type="http://schemas.openxmlformats.org/officeDocument/2006/relationships/image" Target="media/image9.tiff"/><Relationship Id="rId39" Type="http://schemas.openxmlformats.org/officeDocument/2006/relationships/hyperlink" Target="mailto:ujang.badru@eastasouth-institue.com" TargetMode="External"/><Relationship Id="rId21" Type="http://schemas.openxmlformats.org/officeDocument/2006/relationships/image" Target="media/image6.png"/><Relationship Id="rId34" Type="http://schemas.openxmlformats.org/officeDocument/2006/relationships/hyperlink" Target="https://orcid.org/0000-0001-5903-525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scopus.com/authid/detail.uri?authorId=6508110941" TargetMode="External"/><Relationship Id="rId29" Type="http://schemas.openxmlformats.org/officeDocument/2006/relationships/hyperlink" Target="https://scholar.google.co.id/citations?user=o0Ap5ecAAAAJ"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hyperlink" Target="https://publons.com/researcher/4572390/ujang-badru-jaman/"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1-9902-7729" TargetMode="External"/><Relationship Id="rId23" Type="http://schemas.openxmlformats.org/officeDocument/2006/relationships/hyperlink" Target="https://publons.com/researcher/3133629/suttichai-premrudeepreechacharn/" TargetMode="External"/><Relationship Id="rId28" Type="http://schemas.openxmlformats.org/officeDocument/2006/relationships/hyperlink" Target="https://scholar.google.com/citations?user=nsTMbt8AAAAJ&amp;hl=id&amp;oi=sra" TargetMode="External"/><Relationship Id="rId36" Type="http://schemas.openxmlformats.org/officeDocument/2006/relationships/hyperlink" Target="https://scholar.google.com/citations?hl=en&amp;user=646RieYAAAAJ" TargetMode="External"/><Relationship Id="rId10" Type="http://schemas.openxmlformats.org/officeDocument/2006/relationships/hyperlink" Target="mailto:yusuf.iskandar@eastasouth-institue.com" TargetMode="External"/><Relationship Id="rId19" Type="http://schemas.openxmlformats.org/officeDocument/2006/relationships/hyperlink" Target="https://www.scopus.com/authid/detail.uri?authorId=57226469488" TargetMode="External"/><Relationship Id="rId31" Type="http://schemas.openxmlformats.org/officeDocument/2006/relationships/hyperlink" Target="mailto:heliani@eastasouth.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790-0105" TargetMode="External"/><Relationship Id="rId22" Type="http://schemas.openxmlformats.org/officeDocument/2006/relationships/image" Target="media/image7.svg"/><Relationship Id="rId27" Type="http://schemas.openxmlformats.org/officeDocument/2006/relationships/hyperlink" Target="https://orcid.org/0000-0003-4412-3697" TargetMode="External"/><Relationship Id="rId30" Type="http://schemas.openxmlformats.org/officeDocument/2006/relationships/hyperlink" Target="https://publons.com/researcher/4577296/heli-ani/" TargetMode="External"/><Relationship Id="rId35" Type="http://schemas.openxmlformats.org/officeDocument/2006/relationships/hyperlink" Target="https://scholar.google.com/citations?user=Wl66WLQAAAAJ&amp;hl=id"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hyperlink" Target="https://scholar.google.com/citations?user=bwiNxDQAAAAJ" TargetMode="External"/><Relationship Id="rId25" Type="http://schemas.openxmlformats.org/officeDocument/2006/relationships/hyperlink" Target="mailto:yusuf.iskandar@eastasouth.com" TargetMode="External"/><Relationship Id="rId33" Type="http://schemas.openxmlformats.org/officeDocument/2006/relationships/hyperlink" Target="https://orcid.org/0000-0001-6506-2147" TargetMode="External"/><Relationship Id="rId38" Type="http://schemas.openxmlformats.org/officeDocument/2006/relationships/hyperlink" Target="https://publons.com/researcher/2894894/almoataz-y-abdelaz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2402</Words>
  <Characters>13694</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3</cp:revision>
  <dcterms:created xsi:type="dcterms:W3CDTF">2023-07-10T06:38:00Z</dcterms:created>
  <dcterms:modified xsi:type="dcterms:W3CDTF">2023-07-21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df5ce2cf578187949291f1d9565e21dc7c3fd5f33ec5eb2215e5e3092f8fcf</vt:lpwstr>
  </property>
</Properties>
</file>